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C3601C">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49E85EC"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2" w:author="Yin, Junjun" w:date="2016-11-01T16:50:00Z">
        <w:r w:rsidRPr="00712DDC" w:rsidDel="002518E1">
          <w:delText xml:space="preserve">physical </w:delText>
        </w:r>
      </w:del>
      <w:ins w:id="3"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4" w:author="Junjun Yin" w:date="2016-10-31T13:33:00Z">
        <w:r w:rsidRPr="00712DDC" w:rsidDel="00A62021">
          <w:delText xml:space="preserve">effects on </w:delText>
        </w:r>
      </w:del>
      <w:r w:rsidRPr="00712DDC">
        <w:t>spatial proximity</w:t>
      </w:r>
      <w:ins w:id="5" w:author="Junjun Yin" w:date="2016-10-31T13:33:00Z">
        <w:r w:rsidR="00A62021">
          <w:t xml:space="preserve"> effects</w:t>
        </w:r>
      </w:ins>
      <w:r w:rsidRPr="00712DDC">
        <w:t xml:space="preserve">,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xml:space="preserve">. </w:t>
      </w:r>
      <w:ins w:id="6" w:author="Junjun Yin" w:date="2016-10-31T13:38:00Z">
        <w:r w:rsidR="00CF281B">
          <w:t>Spatial</w:t>
        </w:r>
      </w:ins>
      <w:del w:id="7"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69881BA2"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8"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In addition, Twitter data are not as sensitive to user privacy issues and do not exhibit spatial granularity that is limited to the postal code level </w:t>
      </w:r>
      <w:r w:rsidR="00F0033A">
        <w:fldChar w:fldCharType="begin"/>
      </w:r>
      <w:r w:rsidR="00F0033A">
        <w: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instrText>
      </w:r>
      <w:r w:rsidR="00F0033A">
        <w:fldChar w:fldCharType="separate"/>
      </w:r>
      <w:r w:rsidR="00C7217C">
        <w:rPr>
          <w:noProof/>
        </w:rPr>
        <w:t>(Thiemann et al. 2010)</w:t>
      </w:r>
      <w:r w:rsidR="00F0033A">
        <w:fldChar w:fldCharType="end"/>
      </w:r>
      <w:r w:rsidRPr="00712DDC">
        <w:t xml:space="preserve">. We argue here </w:t>
      </w:r>
      <w:r w:rsidRPr="00712DDC">
        <w:lastRenderedPageBreak/>
        <w:t>that by investigating Twitter user mobility patterns, we can provide a 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0D5A04A9"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9"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w:t>
      </w:r>
      <w:del w:id="10"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lastRenderedPageBreak/>
        <w:t xml:space="preserve">2. Background and Related Work </w:t>
      </w:r>
    </w:p>
    <w:p w14:paraId="1B8E3DA8" w14:textId="73F616D6" w:rsidR="003410AA" w:rsidRPr="00712DDC" w:rsidRDefault="00FF5ABF" w:rsidP="00CA083E">
      <w:pPr>
        <w:pStyle w:val="Paragraph"/>
      </w:pPr>
      <w:del w:id="11" w:author="Junjun Yin" w:date="2016-10-31T13:31:00Z">
        <w:r w:rsidRPr="00712DDC" w:rsidDel="002C4602">
          <w:delText xml:space="preserve">In real-world geography, </w:delText>
        </w:r>
      </w:del>
      <w:ins w:id="12" w:author="Junjun Yin" w:date="2016-10-31T13:31:00Z">
        <w:r w:rsidR="002C4602">
          <w:t>U</w:t>
        </w:r>
      </w:ins>
      <w:del w:id="13" w:author="Junjun Yin" w:date="2016-10-31T13:31:00Z">
        <w:r w:rsidRPr="00712DDC" w:rsidDel="002C4602">
          <w:delText>u</w:delText>
        </w:r>
      </w:del>
      <w:r w:rsidRPr="00712DDC">
        <w:t xml:space="preserve">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del w:id="14" w:author="Junjun Yin" w:date="2016-10-31T13:31:00Z">
        <w:r w:rsidRPr="00712DDC" w:rsidDel="005153AF">
          <w:delText>boarders</w:delText>
        </w:r>
      </w:del>
      <w:ins w:id="15"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xml:space="preserve">. While notable boundaries of urban areas were identified and delineated, the dynamic connections between different spatial </w:t>
      </w:r>
      <w:r w:rsidRPr="00712DDC">
        <w:lastRenderedPageBreak/>
        <w:t>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16"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662253F3" w:rsidR="008A766D" w:rsidRPr="00712DDC" w:rsidRDefault="006469ED" w:rsidP="001107C6">
      <w:pPr>
        <w:pStyle w:val="Newparagraph"/>
      </w:pPr>
      <w:del w:id="17"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18" w:author="Yin, Junjun" w:date="2016-11-01T17:01:00Z">
        <w:r w:rsidR="00B65229">
          <w:t xml:space="preserve"> taking the </w:t>
        </w:r>
      </w:ins>
      <w:ins w:id="19" w:author="Yin, Junjun" w:date="2016-11-01T16:57:00Z">
        <w:r w:rsidR="0012797A" w:rsidRPr="00712DDC">
          <w:t>form</w:t>
        </w:r>
        <w:r w:rsidR="0012797A">
          <w:t xml:space="preserve"> </w:t>
        </w:r>
      </w:ins>
      <w:ins w:id="20" w:author="Yin, Junjun" w:date="2016-11-01T17:00:00Z">
        <w:r w:rsidR="003D0B98">
          <w:t xml:space="preserve">of </w:t>
        </w:r>
      </w:ins>
      <w:ins w:id="21" w:author="Yin, Junjun" w:date="2016-11-01T16:57:00Z">
        <w:r w:rsidR="0012797A" w:rsidRPr="00712DDC">
          <w:t>communities in the network space</w:t>
        </w:r>
      </w:ins>
      <w:ins w:id="22" w:author="Yin, Junjun" w:date="2016-11-01T16:59:00Z">
        <w:r w:rsidR="0012797A">
          <w:t xml:space="preserve">, </w:t>
        </w:r>
      </w:ins>
      <w:del w:id="23" w:author="Yin, Junjun" w:date="2016-11-01T16:59:00Z">
        <w:r w:rsidRPr="00712DDC" w:rsidDel="0012797A">
          <w:delText xml:space="preserve"> </w:delText>
        </w:r>
      </w:del>
      <w:r w:rsidRPr="00712DDC">
        <w:t>are related to the distance decay effect</w:t>
      </w:r>
      <w:del w:id="24" w:author="Yin, Junjun" w:date="2016-11-01T17:02:00Z">
        <w:r w:rsidRPr="00712DDC" w:rsidDel="00BB0798">
          <w:delText>s</w:delText>
        </w:r>
      </w:del>
      <w:r w:rsidRPr="00712DDC">
        <w:t xml:space="preserve">, which implies that the interaction strength between two urban regions decreases as the </w:t>
      </w:r>
      <w:r w:rsidRPr="00712DDC">
        <w:lastRenderedPageBreak/>
        <w:t xml:space="preserve">geographical distance between them increases. However, few research efforts </w:t>
      </w:r>
      <w:del w:id="25" w:author="Yin, Junjun" w:date="2016-11-01T17:22:00Z">
        <w:r w:rsidRPr="00712DDC" w:rsidDel="00264DA4">
          <w:delText xml:space="preserve">are carried out to </w:delText>
        </w:r>
      </w:del>
      <w:r w:rsidRPr="00712DDC">
        <w:t>explore</w:t>
      </w:r>
      <w:ins w:id="26"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w:t>
      </w:r>
      <w:r w:rsidR="00411D75" w:rsidRPr="00712DDC">
        <w:lastRenderedPageBreak/>
        <w:t>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However, due to the concerns of infringement on 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message with an additional geo- tag expressed as a pair of geographical coordinates that represent the location from which </w:t>
      </w:r>
      <w:r w:rsidRPr="00712DDC">
        <w:lastRenderedPageBreak/>
        <w:t>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4D57081A" w:rsidR="00B36BBC" w:rsidRPr="00712DDC" w:rsidRDefault="00DD3961" w:rsidP="00D5567E">
      <w:pPr>
        <w:pStyle w:val="Paragraph"/>
      </w:pPr>
      <w:r w:rsidRPr="00712DDC">
        <w:t xml:space="preserve">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w:t>
      </w:r>
      <w:del w:id="27"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given bounding box. To showcase the overall spatial coverage of the collected geo-located tweets, the geo-locations of all the collected </w:t>
      </w:r>
      <w:ins w:id="28" w:author="Yin, Junjun" w:date="2016-11-01T17:05:00Z">
        <w:r w:rsidR="00FE02DF">
          <w:t>t</w:t>
        </w:r>
      </w:ins>
      <w:del w:id="29"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134CBE6B" w:rsidR="00B36BBC" w:rsidRPr="00712DDC" w:rsidRDefault="00B36BBC" w:rsidP="00B36BBC">
      <w:pPr>
        <w:spacing w:line="240" w:lineRule="auto"/>
        <w:rPr>
          <w:sz w:val="20"/>
          <w:szCs w:val="20"/>
        </w:rPr>
      </w:pPr>
      <w:r w:rsidRPr="00712DDC">
        <w:rPr>
          <w:b/>
          <w:sz w:val="20"/>
          <w:szCs w:val="20"/>
        </w:rPr>
        <w:lastRenderedPageBreak/>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71069CF0" w:rsidR="00627BA4" w:rsidRPr="00712DDC" w:rsidRDefault="00627BA4" w:rsidP="006D3992">
      <w:pPr>
        <w:pStyle w:val="Newparagraph"/>
      </w:pPr>
      <w:r w:rsidRPr="00712DDC">
        <w:t>The original location information embedded in the geo-tag is given in units of latitude and longitude. We examined the “geo” attribute in each raw tweet and kept the one with location information derived from GPS receiver (with high resolution) rather t</w:t>
      </w:r>
      <w:r w:rsidR="00962657">
        <w:t>han from geocoding process</w:t>
      </w:r>
      <w:del w:id="30"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 xml:space="preserve">. We projected the points into the British National Grid (EPSG: 27700) coordinate system to reduce the complexity of the required distance calculations. </w:t>
      </w:r>
      <w:ins w:id="31" w:author="Yin, Junjun" w:date="2016-11-01T17:28:00Z">
        <w:r w:rsidR="00791D8B">
          <w:t>T</w:t>
        </w:r>
      </w:ins>
      <w:del w:id="32" w:author="Yin, Junjun" w:date="2016-11-01T17:28:00Z">
        <w:r w:rsidRPr="00712DDC" w:rsidDel="00791D8B">
          <w:delText>We used t</w:delText>
        </w:r>
      </w:del>
      <w:r w:rsidRPr="00712DDC">
        <w:t>he geographical boundary of Great Britain</w:t>
      </w:r>
      <w:ins w:id="33" w:author="Yin, Junjun" w:date="2016-11-01T17:28:00Z">
        <w:r w:rsidR="00791D8B">
          <w:t xml:space="preserve"> </w:t>
        </w:r>
      </w:ins>
      <w:del w:id="34" w:author="Yin, Junjun" w:date="2016-11-01T17:28:00Z">
        <w:r w:rsidRPr="00712DDC" w:rsidDel="00791D8B">
          <w:delText xml:space="preserve">, which </w:delText>
        </w:r>
      </w:del>
      <w:r w:rsidRPr="00712DDC">
        <w:t xml:space="preserve">is derived from Office for </w:t>
      </w:r>
      <w:r w:rsidR="006D3992">
        <w:t xml:space="preserve">National Statistics (ONS) of UK </w:t>
      </w:r>
      <w:r w:rsidRPr="00712DDC">
        <w:t>(http://www.ons.gov.</w:t>
      </w:r>
      <w:r w:rsidR="008857C5">
        <w:t>-</w:t>
      </w:r>
      <w:r w:rsidRPr="00712DDC">
        <w:t>uk/ons)</w:t>
      </w:r>
      <w:del w:id="35" w:author="Yin, Junjun" w:date="2016-11-01T17:28:00Z">
        <w:r w:rsidRPr="00712DDC" w:rsidDel="00791D8B">
          <w:delText>,</w:delText>
        </w:r>
      </w:del>
      <w:r w:rsidRPr="00712DDC">
        <w:t xml:space="preserve"> to further restrict the remaining tweets to be “domestic”. Based on these restrictions, the filtered dataset contains 69,847,497 tweets made by 1,153,891 Twitter users. To </w:t>
      </w:r>
      <w:del w:id="36" w:author="Yin, Junjun" w:date="2016-11-01T17:29:00Z">
        <w:r w:rsidRPr="00712DDC" w:rsidDel="00BC0961">
          <w:delText>reduce the effects of</w:delText>
        </w:r>
      </w:del>
      <w:ins w:id="37" w:author="Yin, Junjun" w:date="2016-11-01T17:29:00Z">
        <w:r w:rsidR="00BC0961">
          <w:t>remove</w:t>
        </w:r>
      </w:ins>
      <w:r w:rsidRPr="00712DDC">
        <w:t xml:space="preserve"> tweets from non-human users, the raw tweets were further filtered using the following steps. First we removed the duplicated messages</w:t>
      </w:r>
      <w:del w:id="38" w:author="Yin, Junjun" w:date="2016-11-01T17:29:00Z">
        <w:r w:rsidRPr="00712DDC" w:rsidDel="0032180A">
          <w:delText xml:space="preserve"> from the dataset</w:delText>
        </w:r>
      </w:del>
      <w:r w:rsidRPr="00712DDC">
        <w:t>. We then removed non-human users based on unusual relocation</w:t>
      </w:r>
      <w:ins w:id="39" w:author="Yin, Junjun" w:date="2016-11-01T17:30:00Z">
        <w:r w:rsidR="0032180A">
          <w:t xml:space="preserve"> by</w:t>
        </w:r>
      </w:ins>
      <w:del w:id="40"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41" w:author="Yin, Junjun" w:date="2016-11-01T17:30:00Z">
        <w:r w:rsidR="0032180A">
          <w:t>ing</w:t>
        </w:r>
      </w:ins>
      <w:del w:id="42" w:author="Yin, Junjun" w:date="2016-11-01T17:30:00Z">
        <w:r w:rsidRPr="00712DDC" w:rsidDel="0032180A">
          <w:delText>ed</w:delText>
        </w:r>
      </w:del>
      <w:r w:rsidRPr="00712DDC">
        <w:t xml:space="preserve">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Finally, to reflect the spatial interactions of residents rather than tourists, we </w:t>
      </w:r>
      <w:del w:id="43" w:author="Yin, Junjun" w:date="2016-11-01T17:31:00Z">
        <w:r w:rsidRPr="00712DDC" w:rsidDel="005D3999">
          <w:delText xml:space="preserve">further </w:delText>
        </w:r>
      </w:del>
      <w:r w:rsidRPr="00712DDC">
        <w:t>impos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 made by 824,712 Twitter users.</w:t>
      </w:r>
    </w:p>
    <w:p w14:paraId="2C2231E0" w14:textId="32118ABF"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 xml:space="preserve">is the timestamp of the tweet’s post; and </w:t>
      </w:r>
      <m:oMath>
        <m:r>
          <w:rPr>
            <w:rFonts w:ascii="Cambria Math" w:hAnsi="Cambria Math"/>
          </w:rPr>
          <m:t>m</m:t>
        </m:r>
      </m:oMath>
      <w:r w:rsidR="001E33DF" w:rsidRPr="00712DDC">
        <w:t xml:space="preserve"> </w:t>
      </w:r>
      <w:r w:rsidRPr="00712DDC">
        <w:t xml:space="preserve">is the actual content of the tweet. We </w:t>
      </w:r>
      <w:del w:id="44" w:author="Yin, Junjun" w:date="2016-11-01T17:32:00Z">
        <w:r w:rsidRPr="00712DDC" w:rsidDel="005D3999">
          <w:delText xml:space="preserve">then </w:delText>
        </w:r>
      </w:del>
      <w:r w:rsidRPr="00712DDC">
        <w:t xml:space="preserve">constructed a trajectory for each </w:t>
      </w:r>
      <w:r w:rsidRPr="00712DDC">
        <w:lastRenderedPageBreak/>
        <w:t xml:space="preserve">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content of the message was removed. </w:t>
      </w:r>
      <w:del w:id="45" w:author="Yin, Junjun" w:date="2016-11-01T17:33:00Z">
        <w:r w:rsidRPr="00712DDC" w:rsidDel="00F42369">
          <w:delText xml:space="preserve">In addition, </w:delText>
        </w:r>
      </w:del>
      <w:ins w:id="46" w:author="Yin, Junjun" w:date="2016-11-01T17:33:00Z">
        <w:r w:rsidR="00F42369">
          <w:t>T</w:t>
        </w:r>
      </w:ins>
      <w:del w:id="47" w:author="Yin, Junjun" w:date="2016-11-01T17:33:00Z">
        <w:r w:rsidRPr="00712DDC" w:rsidDel="00F42369">
          <w:delText>t</w:delText>
        </w:r>
      </w:del>
      <w:r w:rsidRPr="00712DDC">
        <w:t xml:space="preserve">he actual location of each geo-located </w:t>
      </w:r>
      <w:ins w:id="48" w:author="Yin, Junjun" w:date="2016-11-01T17:33:00Z">
        <w:r w:rsidR="005D3999">
          <w:t>t</w:t>
        </w:r>
      </w:ins>
      <w:del w:id="49" w:author="Yin, Junjun" w:date="2016-11-01T17:33:00Z">
        <w:r w:rsidRPr="00712DDC" w:rsidDel="005D3999">
          <w:delText>T</w:delText>
        </w:r>
      </w:del>
      <w:r w:rsidRPr="00712DDC">
        <w:t xml:space="preserve">weet is only used for distance calculation and determining the </w:t>
      </w:r>
      <w:del w:id="50"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3B5ADD27" w:rsidR="00627BA4" w:rsidRPr="00712DDC" w:rsidRDefault="00627BA4" w:rsidP="000A1A32">
      <w:pPr>
        <w:pStyle w:val="Paragraph"/>
      </w:pPr>
      <w:r w:rsidRPr="00712DDC">
        <w:t xml:space="preserve">A Twitter user’s movement is defined </w:t>
      </w:r>
      <w:del w:id="51" w:author="Yin, Junjun" w:date="2016-11-01T17:38:00Z">
        <w:r w:rsidRPr="00712DDC" w:rsidDel="002227E4">
          <w:delText xml:space="preserve">here </w:delText>
        </w:r>
      </w:del>
      <w:r w:rsidRPr="00712DDC">
        <w:t xml:space="preserve">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t>
      </w:r>
      <w:ins w:id="52" w:author="Yin, Junjun" w:date="2016-11-01T17:34:00Z">
        <w:r w:rsidR="00E5029A">
          <w:t>where</w:t>
        </w:r>
      </w:ins>
      <w:del w:id="53"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54" w:author="Yin, Junjun" w:date="2016-11-01T17:40:00Z">
        <w:r w:rsidR="00D826F8">
          <w:t xml:space="preserve">, </w:t>
        </w:r>
      </w:ins>
      <w:del w:id="55"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56" w:author="Yin, Junjun" w:date="2016-11-01T17:40:00Z">
        <w:r w:rsidR="00D826F8">
          <w:t>,</w:t>
        </w:r>
      </w:ins>
      <w:r w:rsidRPr="00712DDC">
        <w:t xml:space="preserve"> and the </w:t>
      </w:r>
      <w:del w:id="57" w:author="Yin, Junjun" w:date="2016-11-01T17:40:00Z">
        <w:r w:rsidRPr="00712DDC" w:rsidDel="00D826F8">
          <w:delText xml:space="preserve">corresponding </w:delText>
        </w:r>
      </w:del>
      <w:r w:rsidRPr="00712DDC">
        <w:t>weights are assigned by the accumulated volume of Twitter user movements.</w:t>
      </w:r>
    </w:p>
    <w:p w14:paraId="6832024B" w14:textId="5DAA253A" w:rsidR="005552B3" w:rsidRPr="00712DDC" w:rsidRDefault="00627BA4" w:rsidP="0092226F">
      <w:pPr>
        <w:pStyle w:val="Newparagraph"/>
      </w:pPr>
      <w:r w:rsidRPr="00712DDC">
        <w:t>To build the spatial network at a national level, we had to determine the basic units to serve as spatial nodes of the connectivity network</w:t>
      </w:r>
      <w:del w:id="58" w:author="Yin, Junjun" w:date="2016-11-01T17:41:00Z">
        <w:r w:rsidRPr="00712DDC" w:rsidDel="0010647A">
          <w:delText xml:space="preserve"> of urban regions</w:delText>
        </w:r>
      </w:del>
      <w:r w:rsidRPr="00712DDC">
        <w:t>. Previous studies have suggested equi</w:t>
      </w:r>
      <w:del w:id="59" w:author="Junjun Yin" w:date="2016-10-31T13:41:00Z">
        <w:r w:rsidRPr="00712DDC" w:rsidDel="00BD5998">
          <w:delText>-</w:delText>
        </w:r>
      </w:del>
      <w:r w:rsidRPr="00712DDC">
        <w:t xml:space="preserve">distant spatial tessellation to generate nodes, which uses </w:t>
      </w:r>
      <w:ins w:id="60" w:author="Yin, Junjun" w:date="2016-11-01T17:37:00Z">
        <w:r w:rsidR="00650FC4" w:rsidRPr="00650FC4">
          <w:t xml:space="preserve">Voronoi </w:t>
        </w:r>
      </w:ins>
      <w:del w:id="61" w:author="Yin, Junjun" w:date="2016-11-01T17:36:00Z">
        <w:r w:rsidRPr="00712DDC" w:rsidDel="00BE0FBD">
          <w:delText>v</w:delText>
        </w:r>
      </w:del>
      <w:del w:id="62" w:author="Yin, Junjun" w:date="2016-11-01T17:37:00Z">
        <w:r w:rsidRPr="00712DDC" w:rsidDel="00650FC4">
          <w:delText xml:space="preserve">oronoi </w:delText>
        </w:r>
      </w:del>
      <w:r w:rsidRPr="00712DDC">
        <w:t xml:space="preserve">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xml:space="preserve">. This approach demonstrates improvements </w:t>
      </w:r>
      <w:del w:id="63" w:author="Yin, Junjun" w:date="2016-11-01T17:42:00Z">
        <w:r w:rsidRPr="00712DDC" w:rsidDel="0010647A">
          <w:delText xml:space="preserve">for </w:delText>
        </w:r>
      </w:del>
      <w:ins w:id="64" w:author="Yin, Junjun" w:date="2016-11-01T17:42:00Z">
        <w:r w:rsidR="0010647A">
          <w:t>in</w:t>
        </w:r>
        <w:r w:rsidR="0010647A" w:rsidRPr="00712DDC">
          <w:t xml:space="preserve"> </w:t>
        </w:r>
      </w:ins>
      <w:r w:rsidRPr="00712DDC">
        <w:t xml:space="preserve">estimating the </w:t>
      </w:r>
      <w:r w:rsidRPr="00712DDC">
        <w:lastRenderedPageBreak/>
        <w:t>locations of mobile</w:t>
      </w:r>
      <w:r w:rsidR="002E1D1C" w:rsidRPr="00712DDC">
        <w:t xml:space="preserve"> </w:t>
      </w:r>
      <w:r w:rsidR="00596F84" w:rsidRPr="00712DDC">
        <w:t xml:space="preserve">phone records </w:t>
      </w:r>
      <w:del w:id="65" w:author="Yin, Junjun" w:date="2016-11-01T17:42:00Z">
        <w:r w:rsidR="00596F84" w:rsidRPr="00712DDC" w:rsidDel="0010647A">
          <w:delText>based on the</w:delText>
        </w:r>
      </w:del>
      <w:ins w:id="66" w:author="Yin, Junjun" w:date="2016-11-01T17:42:00Z">
        <w:r w:rsidR="0010647A">
          <w:t>from</w:t>
        </w:r>
      </w:ins>
      <w:r w:rsidR="00596F84" w:rsidRPr="00712DDC">
        <w:t xml:space="preserv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However, equi</w:t>
      </w:r>
      <w:del w:id="67"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w:t>
      </w:r>
      <w:del w:id="68" w:author="Yin, Junjun" w:date="2016-11-01T17:44:00Z">
        <w:r w:rsidR="00596F84" w:rsidRPr="00712DDC" w:rsidDel="0010647A">
          <w:delText xml:space="preserve">size of the </w:delText>
        </w:r>
      </w:del>
      <w:r w:rsidR="00596F84" w:rsidRPr="00712DDC">
        <w:t>cell</w:t>
      </w:r>
      <w:ins w:id="69" w:author="Yin, Junjun" w:date="2016-11-01T17:44:00Z">
        <w:r w:rsidR="0010647A">
          <w:t xml:space="preserve"> size</w:t>
        </w:r>
      </w:ins>
      <w:r w:rsidR="00596F84" w:rsidRPr="00712DDC">
        <w:t xml:space="preserve">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xml:space="preserve">, where different choices of unit size can lead to significant variant findings. To compare our investigation with the findings </w:t>
      </w:r>
      <w:del w:id="70" w:author="Yin, Junjun" w:date="2016-11-01T17:44:00Z">
        <w:r w:rsidR="00596F84" w:rsidRPr="00712DDC" w:rsidDel="0010647A">
          <w:delText xml:space="preserve">of </w:delText>
        </w:r>
      </w:del>
      <w:ins w:id="71"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054C5422" w:rsidR="002F0A23" w:rsidRPr="00712DDC" w:rsidRDefault="002D6223" w:rsidP="002F0A23">
      <w:pPr>
        <w:pStyle w:val="Displayedequation"/>
      </w:pPr>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00A773C1">
        <w:t xml:space="preserve"> xx</w:t>
      </w:r>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w:t>
      </w:r>
      <w:del w:id="72" w:author="Yin, Junjun" w:date="2016-11-01T17:46:00Z">
        <w:r w:rsidRPr="00712DDC" w:rsidDel="001B4397">
          <w:delText xml:space="preserve">can </w:delText>
        </w:r>
      </w:del>
      <w:r w:rsidRPr="00712DDC">
        <w:t xml:space="preserve">focus on the inter-connections among different urban regions </w:t>
      </w:r>
      <w:r w:rsidRPr="00712DDC">
        <w:lastRenderedPageBreak/>
        <w:t>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3814AA59"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73" w:author="Yin, Junjun" w:date="2016-11-01T17:48:00Z">
        <w:r w:rsidRPr="00712DDC" w:rsidDel="001B4397">
          <w:delText>,</w:delText>
        </w:r>
      </w:del>
      <w:r w:rsidRPr="00712DDC">
        <w:t xml:space="preserve">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w:t>
      </w:r>
      <w:del w:id="74" w:author="Yin, Junjun" w:date="2016-11-01T17:52:00Z">
        <w:r w:rsidRPr="00712DDC" w:rsidDel="00A42A69">
          <w:delText xml:space="preserve">the </w:delText>
        </w:r>
      </w:del>
      <w:ins w:id="75" w:author="Yin, Junjun" w:date="2016-11-01T17:52:00Z">
        <w:r w:rsidR="00A42A69">
          <w:t>an</w:t>
        </w:r>
        <w:r w:rsidR="00A42A69" w:rsidRPr="00712DDC">
          <w:t xml:space="preserve"> </w:t>
        </w:r>
      </w:ins>
      <w:r w:rsidRPr="00712DDC">
        <w:t xml:space="preserve">alternative community detection </w:t>
      </w:r>
      <w:ins w:id="76" w:author="Yin, Junjun" w:date="2016-11-01T17:54:00Z">
        <w:r w:rsidR="001A5C48">
          <w:t xml:space="preserve">method from </w:t>
        </w:r>
      </w:ins>
      <w:del w:id="77" w:author="Yin, Junjun" w:date="2016-11-01T17:54:00Z">
        <w:r w:rsidRPr="00712DDC" w:rsidDel="001A5C48">
          <w:delText xml:space="preserve">library documented in </w:delText>
        </w:r>
      </w:del>
      <w:r w:rsidRPr="00712DDC">
        <w:t xml:space="preserve">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3DF70406" w:rsidR="00C139CB" w:rsidRPr="00712DDC" w:rsidRDefault="0078385F" w:rsidP="00F81B52">
      <w:pPr>
        <w:pStyle w:val="Displayedequation"/>
      </w:pPr>
      <m:oMath>
        <m:r>
          <w:rPr>
            <w:rFonts w:ascii="Cambria Math" w:hAnsi="Cambria Math"/>
          </w:rPr>
          <w:lastRenderedPageBreak/>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r w:rsidR="00F10113">
        <w:t xml:space="preserve">  </w:t>
      </w:r>
      <w:r w:rsidR="00F81B52">
        <w:t>ccc</w:t>
      </w:r>
    </w:p>
    <w:p w14:paraId="4EDA4809" w14:textId="6CBC16BB"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pi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w:t>
      </w:r>
      <w:del w:id="78" w:author="Yin, Junjun" w:date="2016-11-01T17:57:00Z">
        <w:r w:rsidRPr="00712DDC" w:rsidDel="00CA23CC">
          <w:delText>is capable of</w:delText>
        </w:r>
      </w:del>
      <w:ins w:id="79" w:author="Yin, Junjun" w:date="2016-11-01T17:57:00Z">
        <w:r w:rsidR="00CA23CC">
          <w:t>can</w:t>
        </w:r>
      </w:ins>
      <w:r w:rsidRPr="00712DDC">
        <w:t xml:space="preserve"> perform</w:t>
      </w:r>
      <w:del w:id="80" w:author="Yin, Junjun" w:date="2016-11-01T17:57:00Z">
        <w:r w:rsidRPr="00712DDC" w:rsidDel="00CA23CC">
          <w:delText>ing</w:delText>
        </w:r>
      </w:del>
      <w:r w:rsidR="00CA23CC">
        <w:t xml:space="preserve"> multi-</w:t>
      </w:r>
      <w:r w:rsidRPr="00712DDC">
        <w:t xml:space="preserve">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xml:space="preserve">, but we only use </w:t>
      </w:r>
      <w:del w:id="81" w:author="Yin, Junjun" w:date="2016-11-01T17:57:00Z">
        <w:r w:rsidRPr="00712DDC" w:rsidDel="00CA23CC">
          <w:delText xml:space="preserve">this algorithm </w:delText>
        </w:r>
      </w:del>
      <w:ins w:id="82" w:author="Yin, Junjun" w:date="2016-11-01T17:57:00Z">
        <w:r w:rsidR="00CA23CC">
          <w:t xml:space="preserve">it </w:t>
        </w:r>
      </w:ins>
      <w:r w:rsidRPr="00712DDC">
        <w:t xml:space="preserve">to produce </w:t>
      </w:r>
      <w:ins w:id="83" w:author="Yin, Junjun" w:date="2016-11-01T17:57:00Z">
        <w:r w:rsidR="00CA23CC">
          <w:t xml:space="preserve">the </w:t>
        </w:r>
      </w:ins>
      <w:del w:id="84" w:author="Yin, Junjun" w:date="2016-11-01T17:56:00Z">
        <w:r w:rsidRPr="00712DDC" w:rsidDel="00CA23CC">
          <w:delText xml:space="preserve">our </w:delText>
        </w:r>
      </w:del>
      <w:r w:rsidRPr="00712DDC">
        <w:t>most detailed community structures</w:t>
      </w:r>
      <w:ins w:id="85" w:author="Yin, Junjun" w:date="2016-11-01T17:57:00Z">
        <w:r w:rsidR="00CA23CC">
          <w:t xml:space="preserve"> </w:t>
        </w:r>
      </w:ins>
      <w:del w:id="86"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DA876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87"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w:t>
      </w:r>
      <w:r w:rsidRPr="00712DDC">
        <w:lastRenderedPageBreak/>
        <w:t xml:space="preserve">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77777777" w:rsidR="00B55500" w:rsidRDefault="002D6223" w:rsidP="00B55500">
      <w:pPr>
        <w:pStyle w:val="Displayedequation"/>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r w:rsidR="00CF20DE">
        <w:t xml:space="preserve"> xx</w:t>
      </w:r>
    </w:p>
    <w:p w14:paraId="1BC71703" w14:textId="5E127AB3"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w:t>
      </w:r>
      <w:del w:id="88" w:author="Junjun Yin" w:date="2016-10-31T13:43:00Z">
        <w:r w:rsidRPr="00712DDC" w:rsidDel="002F6B2F">
          <w:delText>In this study, in</w:delText>
        </w:r>
      </w:del>
      <w:ins w:id="89" w:author="Junjun Yin" w:date="2016-10-31T13:43:00Z">
        <w:r w:rsidR="002F6B2F">
          <w:t>In</w:t>
        </w:r>
      </w:ins>
      <w:r w:rsidRPr="00712DDC">
        <w:t xml:space="preserve">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90" w:author="Yin, Junjun" w:date="2016-11-01T18:07:00Z">
        <w:r w:rsidR="009C3ADF">
          <w:t>Considering</w:t>
        </w:r>
      </w:ins>
      <w:del w:id="9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77AFF2E"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92" w:author="Yin, Junjun" w:date="2016-11-01T18:07:00Z">
        <w:r w:rsidRPr="00712DDC" w:rsidDel="00425B18">
          <w:delText xml:space="preserve">in order </w:delText>
        </w:r>
      </w:del>
      <w:r w:rsidRPr="00712DDC">
        <w:t xml:space="preserve">to identify distinct distance ranges in user travel patterns. We </w:t>
      </w:r>
      <w:ins w:id="93" w:author="Yin, Junjun" w:date="2016-11-01T18:08:00Z">
        <w:r w:rsidR="00425B18">
          <w:t>utilized</w:t>
        </w:r>
      </w:ins>
      <w:del w:id="94"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w:t>
      </w:r>
      <w:r w:rsidRPr="00712DDC">
        <w:lastRenderedPageBreak/>
        <w:t>established the connectivity among these cells to redr</w:t>
      </w:r>
      <w:r w:rsidR="00766F27">
        <w:t>aw non-administrative anthropo</w:t>
      </w:r>
      <w:r w:rsidRPr="00712DDC">
        <w:t>graphic urban boundaries.</w:t>
      </w:r>
    </w:p>
    <w:p w14:paraId="02FA83AC" w14:textId="3046B336"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95" w:author="Yin, Junjun" w:date="2016-11-01T18:09:00Z">
        <w:r w:rsidR="009C02A4" w:rsidDel="00741CF6">
          <w:delText xml:space="preserve">The </w:delText>
        </w:r>
        <w:r w:rsidRPr="00A02B26" w:rsidDel="00741CF6">
          <w:delText>m</w:delText>
        </w:r>
      </w:del>
      <w:ins w:id="9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α value is 3.2. The distribution was found to be consistent over each month examined (June to December, 2014), which has a slight 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vy Walk model reveals the diversity regarding 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2BA7521F"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w:t>
      </w:r>
      <w:r w:rsidR="005E328B">
        <w:lastRenderedPageBreak/>
        <w:t>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 but emerge naturally from the broader Twitter user mobility pattern. Note that a similar multiphase pattern was observed in Twitter user displacements in Australia, but with slightly different distance ranges</w:t>
      </w:r>
      <w:r w:rsidR="0074606D">
        <w:t xml:space="preserve"> </w:t>
      </w:r>
      <w:r w:rsidR="0074606D">
        <w:fldChar w:fldCharType="begin"/>
      </w:r>
      <w:r w:rsidR="0074606D">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74606D">
        <w:fldChar w:fldCharType="separate"/>
      </w:r>
      <w:r w:rsidR="0074606D">
        <w:rPr>
          <w:noProof/>
        </w:rPr>
        <w:t>(Jurdak et al. 2015)</w:t>
      </w:r>
      <w:r w:rsidR="0074606D">
        <w:fldChar w:fldCharType="end"/>
      </w:r>
      <w:r w:rsidR="00AD6189" w:rsidRPr="00AD6189">
        <w:t>.</w:t>
      </w:r>
    </w:p>
    <w:p w14:paraId="333B4737" w14:textId="730E5496" w:rsidR="00AD6189" w:rsidRDefault="002E6849" w:rsidP="00067EC5">
      <w:pPr>
        <w:pStyle w:val="Newparagraph"/>
      </w:pPr>
      <w:r w:rsidRPr="002E6849">
        <w:t xml:space="preserve">Further, we analyzed the distribution of radius of gyration to understand the </w:t>
      </w:r>
      <w:ins w:id="97" w:author="Yin, Junjun" w:date="2016-11-01T18:11:00Z">
        <w:r w:rsidR="003643A3">
          <w:t xml:space="preserve">collective </w:t>
        </w:r>
      </w:ins>
      <w:r w:rsidRPr="002E6849">
        <w:t>movement</w:t>
      </w:r>
      <w:ins w:id="98" w:author="Yin, Junjun" w:date="2016-11-01T18:10:00Z">
        <w:r w:rsidR="00A25A55">
          <w:t>s</w:t>
        </w:r>
      </w:ins>
      <w:r w:rsidRPr="002E6849">
        <w:t xml:space="preserve"> </w:t>
      </w:r>
      <w:del w:id="99" w:author="Yin, Junjun" w:date="2016-11-01T18:12:00Z">
        <w:r w:rsidRPr="002E6849" w:rsidDel="003643A3">
          <w:delText xml:space="preserve">from the point of view </w:delText>
        </w:r>
      </w:del>
      <w:r w:rsidRPr="002E6849">
        <w:t xml:space="preserve">of individual Twitter users rather than separate displacements. The </w:t>
      </w:r>
      <m:oMath>
        <m:r>
          <w:ins w:id="100" w:author="Yin, Junjun" w:date="2016-11-01T18:20:00Z">
            <w:rPr>
              <w:rFonts w:ascii="Cambria Math" w:hAnsi="Cambria Math"/>
            </w:rPr>
            <m:t>P(</m:t>
          </w:ins>
        </m:r>
        <m:sSub>
          <m:sSubPr>
            <m:ctrlPr>
              <w:ins w:id="101" w:author="Yin, Junjun" w:date="2016-11-01T18:20:00Z">
                <w:rPr>
                  <w:rFonts w:ascii="Cambria Math" w:hAnsi="Cambria Math"/>
                  <w:i/>
                </w:rPr>
              </w:ins>
            </m:ctrlPr>
          </m:sSubPr>
          <m:e>
            <m:r>
              <w:ins w:id="102" w:author="Yin, Junjun" w:date="2016-11-01T18:20:00Z">
                <w:rPr>
                  <w:rFonts w:ascii="Cambria Math" w:hAnsi="Cambria Math"/>
                </w:rPr>
                <m:t>r</m:t>
              </w:ins>
            </m:r>
          </m:e>
          <m:sub>
            <m:r>
              <w:ins w:id="103" w:author="Yin, Junjun" w:date="2016-11-01T18:20:00Z">
                <w:rPr>
                  <w:rFonts w:ascii="Cambria Math" w:hAnsi="Cambria Math"/>
                </w:rPr>
                <m:t>g</m:t>
              </w:ins>
            </m:r>
          </m:sub>
        </m:sSub>
        <m:r>
          <w:ins w:id="104" w:author="Yin, Junjun" w:date="2016-11-01T18:20:00Z">
            <w:rPr>
              <w:rFonts w:ascii="Cambria Math" w:hAnsi="Cambria Math"/>
            </w:rPr>
            <m:t>)</m:t>
          </w:ins>
        </m:r>
      </m:oMath>
      <w:ins w:id="105" w:author="Yin, Junjun" w:date="2016-11-01T18:20:00Z">
        <w:r w:rsidR="003422B4" w:rsidRPr="000633B5">
          <w:t xml:space="preserve"> </w:t>
        </w:r>
      </w:ins>
      <w:del w:id="106" w:author="Yin, Junjun" w:date="2016-11-01T18:20:00Z">
        <w:r w:rsidRPr="002E6849" w:rsidDel="003422B4">
          <w:delText>distribution of the radius of gyration</w:delText>
        </w:r>
      </w:del>
      <w:del w:id="107"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w:t>
      </w:r>
      <w:r w:rsidRPr="002E6849">
        <w:lastRenderedPageBreak/>
        <w:t xml:space="preserve">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findings are consistent with the </w:t>
      </w:r>
      <w:del w:id="108" w:author="Yin, Junjun" w:date="2016-11-01T18:14:00Z">
        <w:r w:rsidRPr="002E6849" w:rsidDel="00AA6D2A">
          <w:delText xml:space="preserve">findings </w:delText>
        </w:r>
      </w:del>
      <w:ins w:id="109" w:author="Yin, Junjun" w:date="2016-11-01T18:14:00Z">
        <w:r w:rsidR="00AA6D2A">
          <w:t>ones</w:t>
        </w:r>
        <w:r w:rsidR="00AA6D2A" w:rsidRPr="002E6849">
          <w:t xml:space="preserve"> </w:t>
        </w:r>
      </w:ins>
      <w:r w:rsidRPr="002E6849">
        <w:t xml:space="preserve">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w:t>
      </w:r>
      <w:ins w:id="110" w:author="Yin, Junjun" w:date="2016-11-01T18:17:00Z">
        <w:r w:rsidR="00AA6D2A">
          <w:t>terestingly</w:t>
        </w:r>
      </w:ins>
      <w:del w:id="111" w:author="Yin, Junjun" w:date="2016-11-01T18:17:00Z">
        <w:r w:rsidRPr="002E6849" w:rsidDel="00AA6D2A">
          <w:delText xml:space="preserve"> particular</w:delText>
        </w:r>
      </w:del>
      <w:r w:rsidRPr="002E6849">
        <w:t xml:space="preserve">, the </w:t>
      </w:r>
      <m:oMath>
        <m:r>
          <w:ins w:id="112" w:author="Yin, Junjun" w:date="2016-11-01T18:17:00Z">
            <w:rPr>
              <w:rFonts w:ascii="Cambria Math" w:hAnsi="Cambria Math"/>
            </w:rPr>
            <m:t>P(</m:t>
          </w:ins>
        </m:r>
        <m:sSub>
          <m:sSubPr>
            <m:ctrlPr>
              <w:ins w:id="113" w:author="Yin, Junjun" w:date="2016-11-01T18:17:00Z">
                <w:rPr>
                  <w:rFonts w:ascii="Cambria Math" w:hAnsi="Cambria Math"/>
                  <w:i/>
                </w:rPr>
              </w:ins>
            </m:ctrlPr>
          </m:sSubPr>
          <m:e>
            <m:r>
              <w:ins w:id="114" w:author="Yin, Junjun" w:date="2016-11-01T18:17:00Z">
                <w:rPr>
                  <w:rFonts w:ascii="Cambria Math" w:hAnsi="Cambria Math"/>
                </w:rPr>
                <m:t>r</m:t>
              </w:ins>
            </m:r>
          </m:e>
          <m:sub>
            <m:r>
              <w:ins w:id="115" w:author="Yin, Junjun" w:date="2016-11-01T18:17:00Z">
                <w:rPr>
                  <w:rFonts w:ascii="Cambria Math" w:hAnsi="Cambria Math"/>
                </w:rPr>
                <m:t>g</m:t>
              </w:ins>
            </m:r>
          </m:sub>
        </m:sSub>
        <m:r>
          <w:ins w:id="116" w:author="Yin, Junjun" w:date="2016-11-01T18:17:00Z">
            <w:rPr>
              <w:rFonts w:ascii="Cambria Math" w:hAnsi="Cambria Math"/>
            </w:rPr>
            <m:t>)</m:t>
          </w:ins>
        </m:r>
      </m:oMath>
      <w:ins w:id="117" w:author="Yin, Junjun" w:date="2016-11-01T18:17:00Z">
        <w:r w:rsidR="00AA6D2A" w:rsidRPr="000633B5">
          <w:t xml:space="preserve"> </w:t>
        </w:r>
      </w:ins>
      <w:del w:id="118"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119" w:author="Yin, Junjun" w:date="2016-11-01T18:13:00Z">
        <w:r w:rsidRPr="002E6849" w:rsidDel="00BD7DF5">
          <w:delText>,</w:delText>
        </w:r>
      </w:del>
      <w:r w:rsidRPr="002E6849">
        <w:t xml:space="preserve"> but </w:t>
      </w:r>
      <w:del w:id="120" w:author="Yin, Junjun" w:date="2016-11-01T18:14:00Z">
        <w:r w:rsidRPr="002E6849" w:rsidDel="001404B8">
          <w:delText>are able to</w:delText>
        </w:r>
      </w:del>
      <w:ins w:id="121" w:author="Yin, Junjun" w:date="2016-11-01T18:14:00Z">
        <w:r w:rsidR="001404B8" w:rsidRPr="002E6849">
          <w:t>can</w:t>
        </w:r>
      </w:ins>
      <w:r w:rsidRPr="002E6849">
        <w:t xml:space="preserve"> be separated from other groups, which results in the delineation of urban boundaries based on the </w:t>
      </w:r>
      <w:ins w:id="122" w:author="Yin, Junjun" w:date="2016-11-01T18:18:00Z">
        <w:r w:rsidR="000710F9">
          <w:t xml:space="preserve">collective </w:t>
        </w:r>
      </w:ins>
      <w:r w:rsidRPr="002E6849">
        <w:t>spatial interactions of Twitter users.</w:t>
      </w:r>
    </w:p>
    <w:p w14:paraId="28B9F0AF" w14:textId="24C91344" w:rsidR="002E6849" w:rsidRDefault="0092591B" w:rsidP="00F275EF">
      <w:pPr>
        <w:pStyle w:val="Heading2"/>
      </w:pPr>
      <w:r w:rsidRPr="0092591B">
        <w:t>4.2. Redrawing Great Britain’s Urban Boundaries</w:t>
      </w:r>
    </w:p>
    <w:p w14:paraId="0F67367E" w14:textId="71FD343B"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w:t>
      </w:r>
      <w:r w:rsidR="00E72FC4">
        <w:t xml:space="preserve"> fishnet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 wide investigation</w:t>
      </w:r>
      <w:r w:rsidR="00F212B3">
        <w:t xml:space="preserve"> </w:t>
      </w:r>
      <w:r w:rsidR="00F212B3">
        <w:fldChar w:fldCharType="begin"/>
      </w:r>
      <w:r w:rsidR="00F212B3">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212B3">
        <w:fldChar w:fldCharType="separate"/>
      </w:r>
      <w:r w:rsidR="00F212B3">
        <w:rPr>
          <w:noProof/>
        </w:rPr>
        <w:t>(Ratti et al. 2010)</w:t>
      </w:r>
      <w:r w:rsidR="00F212B3">
        <w:fldChar w:fldCharType="end"/>
      </w:r>
      <w:r w:rsidRPr="00D16575">
        <w:t xml:space="preserve">. The edges of this network were de- rived from the number of directed Twitter user displacements </w:t>
      </w:r>
      <w:r w:rsidRPr="00D16575">
        <w:lastRenderedPageBreak/>
        <w:t>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w:t>
      </w:r>
      <w:ins w:id="123"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del w:id="124" w:author="Junjun Yin" w:date="2016-10-31T13:29:00Z">
        <w:r w:rsidRPr="00D16575" w:rsidDel="00102E3D">
          <w:delText>wighted</w:delText>
        </w:r>
      </w:del>
      <w:ins w:id="125" w:author="Junjun Yin" w:date="2016-10-31T13:29:00Z">
        <w:r w:rsidR="00102E3D">
          <w:t>weighted</w:t>
        </w:r>
      </w:ins>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 xml:space="preserve">boundaries based on </w:t>
      </w:r>
      <w:r w:rsidR="00983858">
        <w:lastRenderedPageBreak/>
        <w:t>longer dis</w:t>
      </w:r>
      <w:r w:rsidR="00F07767" w:rsidRPr="00F07767">
        <w:t>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1441256"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 xml:space="preserve">A more detailed study was conducted over the greater London region revealing the intra-city spatial interaction patterns. Since the captured Twitter user movements were on intra-city level (in comparison to the national level in Fig. 3-c), there was no </w:t>
      </w:r>
      <w:r w:rsidRPr="00900467">
        <w:lastRenderedPageBreak/>
        <w:t>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 xml:space="preserve">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w:t>
      </w:r>
      <w:r>
        <w:lastRenderedPageBreak/>
        <w:t>of spatial proximity, a gravity model is employed (Eq. (3)) to explain how distance decay effects found in the mobility patterns affect the interaction strength between the derived non-administrative anthropographic urban areas.</w:t>
      </w:r>
    </w:p>
    <w:p w14:paraId="7EC54FDA" w14:textId="2EF2DB5C" w:rsidR="009D1B96" w:rsidRDefault="0057636B" w:rsidP="00A90016">
      <w:pPr>
        <w:pStyle w:val="Newparagraph"/>
      </w:pPr>
      <w:r w:rsidRPr="0057636B">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urban area. In particular, we set the distance decay parameter </w:t>
      </w:r>
      <m:oMath>
        <m:r>
          <w:rPr>
            <w:rFonts w:ascii="Cambria Math" w:hAnsi="Cambria Math"/>
            <w:i/>
          </w:rPr>
          <w:sym w:font="Symbol" w:char="F062"/>
        </m:r>
      </m:oMath>
      <w:r w:rsidR="007E03F1">
        <w:t xml:space="preserve"> </w:t>
      </w:r>
      <w:r w:rsidRPr="0057636B">
        <w:t>value as 0.8: (1) As we hypothesize that the distance decay parameters found in the underlying mobility patterns potentially contribute to β in the gravity model (2) and we chose the 10 km cell-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lastRenderedPageBreak/>
        <w:t>5. Discussion</w:t>
      </w:r>
    </w:p>
    <w:p w14:paraId="530ADC51" w14:textId="230DD22F" w:rsidR="0057636B" w:rsidRDefault="003954B5" w:rsidP="003954B5">
      <w:r>
        <w:t xml:space="preserve">It is worth noting that constructing a mobility network of spatial interaction using geo- located </w:t>
      </w:r>
      <w:del w:id="126" w:author="Yin, Junjun" w:date="2016-11-01T18:23:00Z">
        <w:r w:rsidDel="004029E2">
          <w:delText>Twitter data</w:delText>
        </w:r>
      </w:del>
      <w:ins w:id="127" w:author="Yin, Junjun" w:date="2016-11-01T18:23:00Z">
        <w:r w:rsidR="004029E2">
          <w:t>tweets</w:t>
        </w:r>
      </w:ins>
      <w:r>
        <w:t xml:space="preserve"> has some potential concerns to limit the results from this study. First, the geo-located Twitter data is not able to generalize to the entire population. As the demographic information of the Twitter users cannot be easily identified, the results of delineated urban boundaries may not reflect a complete real-world image from human movements. The demographics of Twitter users in this study can be an under/over- representation of the all 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 xml:space="preserve">see Supplement Materials section 1). The outcome showed that the Twitter user movements in this study connected most urban areas in Great Britain and clearly exhibited long and short distance movements, where was essential for investigating the connection strength between urban regions. Third, since the collective radius of gyration was used to determine the cell-size in the network, we examined the temporal stability for the measurement in the geo-located Twitter data. The probability distributions of the radius of gyration for Twitter users in Great Britain are verified to be consistent across different monthly time span (see Supplement Materials section 2), which indicates the stability of using such measurements in this study. Finally, as the geo-located Twitter data offers easy data accessibility, our methods can be reproduced for other countries. Along with the large </w:t>
      </w:r>
      <w:r>
        <w:lastRenderedPageBreak/>
        <w:t>sample size and spatial coverage, geo-located Twitter data demonstrated its applicability for this study.</w:t>
      </w:r>
    </w:p>
    <w:p w14:paraId="08AAB5F2" w14:textId="3D4F3C14" w:rsidR="00953E37" w:rsidRDefault="00953E37" w:rsidP="00A90016">
      <w:pPr>
        <w:pStyle w:val="Newparagraph"/>
      </w:pPr>
      <w:r>
        <w:t>A major component in this study was imposing a virtu</w:t>
      </w:r>
      <w:r w:rsidR="00924BAB">
        <w:t>al fishnet to partition the ge</w:t>
      </w:r>
      <w:r>
        <w:t>ographic space over Great Britain. Alternatively, we had used the ward divisions as spatial units for aggregating Twitter user movements, which is the finest administrative boundaries of Great Britain (see Supplement Materials section 3). Without looking into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6D7F612A"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 xml:space="preserve">affect the outcome from the community detection method employed in this study, where fishnet with smaller cell-size leads to more </w:t>
      </w:r>
      <w:r w:rsidR="008A5C39" w:rsidRPr="008A5C39">
        <w:lastRenderedPageBreak/>
        <w:t>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68D60EA2"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 As we have</w:t>
      </w:r>
      <w:r w:rsidR="00917625">
        <w:t xml:space="preserve"> illustrated that the geograph</w:t>
      </w:r>
      <w:r w:rsidRPr="006E2FD6">
        <w:t xml:space="preserve">ically cohesive, non-overlapping urban areas were instances of spatial proximity effects, where the employed gravity model suggested 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lastRenderedPageBreak/>
        <w:t>6. Conclusion</w:t>
      </w:r>
    </w:p>
    <w:p w14:paraId="3AAB40D6" w14:textId="662252FE"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d geographically cohesive, non- overlapping urban areas that provided a clear delineation of the urban boundaries in Great Britain. By performing a statistical analysis of Twitter user mobility patterns in Great Britain, in particular 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069F8690"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Twitter user movement represent physical commutes rather than social ties or phone call initiation to reflect human interactions with the geographical space. More importantly, as the depicted urban boundaries exhibited a strong instanc</w:t>
      </w:r>
      <w:r w:rsidR="00D6140C">
        <w:t>e of spatial proximity, we fur</w:t>
      </w:r>
      <w:r w:rsidR="00E954C8" w:rsidRPr="00E954C8">
        <w:t xml:space="preserve">ther employed a gravity model to connect human mobility research to </w:t>
      </w:r>
      <w:r w:rsidR="00E954C8" w:rsidRPr="00E954C8">
        <w:lastRenderedPageBreak/>
        <w:t>understand and justify the distance decay effects in shaping the delineated urban boundaries. This well 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0040E653" w:rsidR="00591455" w:rsidRPr="00591455" w:rsidRDefault="006016D5" w:rsidP="009778B1">
      <w:pPr>
        <w:pStyle w:val="Acknowledgements"/>
      </w:pPr>
      <w:r>
        <w:t>We would</w:t>
      </w:r>
      <w:r w:rsidR="009778B1">
        <w:t xml:space="preserve"> like to thank the </w:t>
      </w:r>
      <w:r w:rsidR="009778B1">
        <w:t>three</w:t>
      </w:r>
      <w:r w:rsidR="009778B1">
        <w:t xml:space="preserve"> anonymous reviewers for their constructive comments that better shaped the paper.</w:t>
      </w:r>
      <w:r>
        <w:t xml:space="preserve"> We also thank Austin Davis and </w:t>
      </w:r>
      <w:r w:rsidRPr="006016D5">
        <w:t>Ben Liebersohn</w:t>
      </w:r>
      <w:r>
        <w:t xml:space="preserve"> for </w:t>
      </w:r>
      <w:r>
        <w:t>th</w:t>
      </w:r>
      <w:r>
        <w:t xml:space="preserve">eir constructive comments on an </w:t>
      </w:r>
      <w:r>
        <w:t>earlier and later version of this paper</w:t>
      </w:r>
      <w:r>
        <w:t xml:space="preserve">. This research is </w:t>
      </w:r>
      <w:r w:rsidR="009778B1">
        <w:t>support</w:t>
      </w:r>
      <w:r>
        <w:t>ed by</w:t>
      </w:r>
      <w:r w:rsidR="009778B1">
        <w:t xml:space="preserve"> the U.S. National Science Foundation under grant numbers: </w:t>
      </w:r>
      <w:r w:rsidR="009778B1" w:rsidRPr="00BD3526">
        <w:rPr>
          <w:color w:val="FF0000"/>
        </w:rPr>
        <w:t>ACI-1047916, BCS-0846655, and IIS-1354329</w:t>
      </w:r>
      <w:r w:rsidR="009778B1">
        <w:t>.</w:t>
      </w:r>
      <w:r>
        <w:t xml:space="preserve"> This</w:t>
      </w:r>
      <w:r w:rsidR="009778B1">
        <w:t xml:space="preserve"> work also used the ROGER supercomputer, which is supported by N</w:t>
      </w:r>
      <w:r w:rsidR="004019FA">
        <w:t>SF under grant number: 1429699.</w:t>
      </w:r>
      <w:bookmarkStart w:id="128" w:name="_GoBack"/>
      <w:bookmarkEnd w:id="128"/>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B68FD5" w14:textId="77777777" w:rsidR="002D6223" w:rsidRDefault="002D6223" w:rsidP="00AF2C92">
      <w:r>
        <w:separator/>
      </w:r>
    </w:p>
  </w:endnote>
  <w:endnote w:type="continuationSeparator" w:id="0">
    <w:p w14:paraId="76521015" w14:textId="77777777" w:rsidR="002D6223" w:rsidRDefault="002D622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24459" w14:textId="77777777" w:rsidR="002D6223" w:rsidRDefault="002D6223" w:rsidP="00AF2C92">
      <w:r>
        <w:separator/>
      </w:r>
    </w:p>
  </w:footnote>
  <w:footnote w:type="continuationSeparator" w:id="0">
    <w:p w14:paraId="3C7D1100" w14:textId="77777777" w:rsidR="002D6223" w:rsidRDefault="002D622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573F"/>
    <w:rsid w:val="00037A98"/>
    <w:rsid w:val="0004169A"/>
    <w:rsid w:val="000427FB"/>
    <w:rsid w:val="0004455E"/>
    <w:rsid w:val="00047CB5"/>
    <w:rsid w:val="00047FD9"/>
    <w:rsid w:val="000510CA"/>
    <w:rsid w:val="00051FAA"/>
    <w:rsid w:val="000572A9"/>
    <w:rsid w:val="00061325"/>
    <w:rsid w:val="000633B5"/>
    <w:rsid w:val="00067EC5"/>
    <w:rsid w:val="000710F9"/>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97CF5"/>
    <w:rsid w:val="000A1167"/>
    <w:rsid w:val="000A1A32"/>
    <w:rsid w:val="000A3F1A"/>
    <w:rsid w:val="000A42C3"/>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396E"/>
    <w:rsid w:val="0012797A"/>
    <w:rsid w:val="00133112"/>
    <w:rsid w:val="00133210"/>
    <w:rsid w:val="00134A51"/>
    <w:rsid w:val="00134CAA"/>
    <w:rsid w:val="001404B8"/>
    <w:rsid w:val="00140727"/>
    <w:rsid w:val="0014082F"/>
    <w:rsid w:val="001434D5"/>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1F63"/>
    <w:rsid w:val="001A5C48"/>
    <w:rsid w:val="001A67C9"/>
    <w:rsid w:val="001A69DE"/>
    <w:rsid w:val="001A713C"/>
    <w:rsid w:val="001B0478"/>
    <w:rsid w:val="001B10A6"/>
    <w:rsid w:val="001B1C7C"/>
    <w:rsid w:val="001B398F"/>
    <w:rsid w:val="001B4397"/>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33DF"/>
    <w:rsid w:val="001E6302"/>
    <w:rsid w:val="001E7DCB"/>
    <w:rsid w:val="001F0759"/>
    <w:rsid w:val="001F3411"/>
    <w:rsid w:val="001F3EF1"/>
    <w:rsid w:val="001F4287"/>
    <w:rsid w:val="001F4DBA"/>
    <w:rsid w:val="001F72A6"/>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32EBD"/>
    <w:rsid w:val="002354F2"/>
    <w:rsid w:val="00236F4B"/>
    <w:rsid w:val="002372A1"/>
    <w:rsid w:val="00242B0D"/>
    <w:rsid w:val="002467C6"/>
    <w:rsid w:val="0024692A"/>
    <w:rsid w:val="002515E1"/>
    <w:rsid w:val="002518E1"/>
    <w:rsid w:val="00252BBA"/>
    <w:rsid w:val="00253123"/>
    <w:rsid w:val="00264001"/>
    <w:rsid w:val="00264DA4"/>
    <w:rsid w:val="00266354"/>
    <w:rsid w:val="00267A18"/>
    <w:rsid w:val="00271965"/>
    <w:rsid w:val="0027281B"/>
    <w:rsid w:val="00273462"/>
    <w:rsid w:val="0027395B"/>
    <w:rsid w:val="00275854"/>
    <w:rsid w:val="00281731"/>
    <w:rsid w:val="00283B41"/>
    <w:rsid w:val="00285F28"/>
    <w:rsid w:val="00286398"/>
    <w:rsid w:val="002900DC"/>
    <w:rsid w:val="00291576"/>
    <w:rsid w:val="0029269B"/>
    <w:rsid w:val="00294934"/>
    <w:rsid w:val="00295814"/>
    <w:rsid w:val="002967D6"/>
    <w:rsid w:val="002A3C42"/>
    <w:rsid w:val="002A5D75"/>
    <w:rsid w:val="002B1B1A"/>
    <w:rsid w:val="002B7228"/>
    <w:rsid w:val="002C05FE"/>
    <w:rsid w:val="002C4046"/>
    <w:rsid w:val="002C41B3"/>
    <w:rsid w:val="002C4602"/>
    <w:rsid w:val="002C53EE"/>
    <w:rsid w:val="002D24F7"/>
    <w:rsid w:val="002D2799"/>
    <w:rsid w:val="002D2CD7"/>
    <w:rsid w:val="002D4DDC"/>
    <w:rsid w:val="002D4F75"/>
    <w:rsid w:val="002D6223"/>
    <w:rsid w:val="002D6493"/>
    <w:rsid w:val="002D7420"/>
    <w:rsid w:val="002D7AB6"/>
    <w:rsid w:val="002E06D0"/>
    <w:rsid w:val="002E1AFB"/>
    <w:rsid w:val="002E1D1C"/>
    <w:rsid w:val="002E3C27"/>
    <w:rsid w:val="002E403A"/>
    <w:rsid w:val="002E6849"/>
    <w:rsid w:val="002E7F3A"/>
    <w:rsid w:val="002F0A23"/>
    <w:rsid w:val="002F3681"/>
    <w:rsid w:val="002F4EDB"/>
    <w:rsid w:val="002F6054"/>
    <w:rsid w:val="002F6B2F"/>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8E3"/>
    <w:rsid w:val="003410AA"/>
    <w:rsid w:val="003422B4"/>
    <w:rsid w:val="00342F17"/>
    <w:rsid w:val="00343480"/>
    <w:rsid w:val="00345A60"/>
    <w:rsid w:val="00345E89"/>
    <w:rsid w:val="00347925"/>
    <w:rsid w:val="00351CBC"/>
    <w:rsid w:val="003522A1"/>
    <w:rsid w:val="0035254B"/>
    <w:rsid w:val="00353555"/>
    <w:rsid w:val="003540C1"/>
    <w:rsid w:val="003565D4"/>
    <w:rsid w:val="003567BB"/>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B9B"/>
    <w:rsid w:val="003873EC"/>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0B98"/>
    <w:rsid w:val="003D4729"/>
    <w:rsid w:val="003D6C3C"/>
    <w:rsid w:val="003D7DD6"/>
    <w:rsid w:val="003E1336"/>
    <w:rsid w:val="003E5AAF"/>
    <w:rsid w:val="003E600D"/>
    <w:rsid w:val="003E64DF"/>
    <w:rsid w:val="003E6A5D"/>
    <w:rsid w:val="003F193A"/>
    <w:rsid w:val="003F4207"/>
    <w:rsid w:val="003F5C46"/>
    <w:rsid w:val="003F7106"/>
    <w:rsid w:val="003F7CBB"/>
    <w:rsid w:val="003F7D34"/>
    <w:rsid w:val="004019FA"/>
    <w:rsid w:val="00401FF4"/>
    <w:rsid w:val="004029E2"/>
    <w:rsid w:val="00411D75"/>
    <w:rsid w:val="00412C8E"/>
    <w:rsid w:val="0041518D"/>
    <w:rsid w:val="00415CE0"/>
    <w:rsid w:val="00417F91"/>
    <w:rsid w:val="0042221D"/>
    <w:rsid w:val="00424DD3"/>
    <w:rsid w:val="00425B18"/>
    <w:rsid w:val="00426996"/>
    <w:rsid w:val="004269C5"/>
    <w:rsid w:val="00430154"/>
    <w:rsid w:val="004317D3"/>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62A"/>
    <w:rsid w:val="004D0EDC"/>
    <w:rsid w:val="004D1220"/>
    <w:rsid w:val="004D14B3"/>
    <w:rsid w:val="004D1529"/>
    <w:rsid w:val="004D2253"/>
    <w:rsid w:val="004D5514"/>
    <w:rsid w:val="004D56C3"/>
    <w:rsid w:val="004E0338"/>
    <w:rsid w:val="004E4FF3"/>
    <w:rsid w:val="004E56A8"/>
    <w:rsid w:val="004E686D"/>
    <w:rsid w:val="004F2941"/>
    <w:rsid w:val="004F3B55"/>
    <w:rsid w:val="004F4E46"/>
    <w:rsid w:val="004F6B7D"/>
    <w:rsid w:val="005015F6"/>
    <w:rsid w:val="005030C4"/>
    <w:rsid w:val="005031C5"/>
    <w:rsid w:val="005042A7"/>
    <w:rsid w:val="00504FDC"/>
    <w:rsid w:val="00507FA8"/>
    <w:rsid w:val="005120CC"/>
    <w:rsid w:val="00512B7B"/>
    <w:rsid w:val="00514EA1"/>
    <w:rsid w:val="005153AF"/>
    <w:rsid w:val="0051798B"/>
    <w:rsid w:val="00521F5A"/>
    <w:rsid w:val="00524385"/>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D1885"/>
    <w:rsid w:val="005D3999"/>
    <w:rsid w:val="005D4A38"/>
    <w:rsid w:val="005D712C"/>
    <w:rsid w:val="005E2EEA"/>
    <w:rsid w:val="005E328B"/>
    <w:rsid w:val="005E3708"/>
    <w:rsid w:val="005E382D"/>
    <w:rsid w:val="005E3CCD"/>
    <w:rsid w:val="005E3D6B"/>
    <w:rsid w:val="005E5B55"/>
    <w:rsid w:val="005E5E4A"/>
    <w:rsid w:val="005E693D"/>
    <w:rsid w:val="005E75BF"/>
    <w:rsid w:val="005F57BA"/>
    <w:rsid w:val="005F61E6"/>
    <w:rsid w:val="005F6C45"/>
    <w:rsid w:val="006015CE"/>
    <w:rsid w:val="006016D5"/>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0FC4"/>
    <w:rsid w:val="0065293D"/>
    <w:rsid w:val="00653EFC"/>
    <w:rsid w:val="00654021"/>
    <w:rsid w:val="00655263"/>
    <w:rsid w:val="00655591"/>
    <w:rsid w:val="00661045"/>
    <w:rsid w:val="00663807"/>
    <w:rsid w:val="00664B3F"/>
    <w:rsid w:val="00666DA8"/>
    <w:rsid w:val="00671057"/>
    <w:rsid w:val="00675AAF"/>
    <w:rsid w:val="0068031A"/>
    <w:rsid w:val="00681B2F"/>
    <w:rsid w:val="0068335F"/>
    <w:rsid w:val="00684868"/>
    <w:rsid w:val="00687217"/>
    <w:rsid w:val="00693302"/>
    <w:rsid w:val="0069640B"/>
    <w:rsid w:val="006A09D3"/>
    <w:rsid w:val="006A1B83"/>
    <w:rsid w:val="006A21CD"/>
    <w:rsid w:val="006A5918"/>
    <w:rsid w:val="006B21B2"/>
    <w:rsid w:val="006B4A4A"/>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4E0C"/>
    <w:rsid w:val="006E6C02"/>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965"/>
    <w:rsid w:val="007A2A4B"/>
    <w:rsid w:val="007A2ED1"/>
    <w:rsid w:val="007A4BE6"/>
    <w:rsid w:val="007B0D4B"/>
    <w:rsid w:val="007B0DC6"/>
    <w:rsid w:val="007B1094"/>
    <w:rsid w:val="007B1762"/>
    <w:rsid w:val="007B3320"/>
    <w:rsid w:val="007B362D"/>
    <w:rsid w:val="007C301F"/>
    <w:rsid w:val="007C4245"/>
    <w:rsid w:val="007C4540"/>
    <w:rsid w:val="007C65AF"/>
    <w:rsid w:val="007C6E35"/>
    <w:rsid w:val="007D135D"/>
    <w:rsid w:val="007D221C"/>
    <w:rsid w:val="007D3BE0"/>
    <w:rsid w:val="007D730F"/>
    <w:rsid w:val="007D7CD8"/>
    <w:rsid w:val="007E03F1"/>
    <w:rsid w:val="007E3AA7"/>
    <w:rsid w:val="007E575B"/>
    <w:rsid w:val="007E681F"/>
    <w:rsid w:val="007F0AD6"/>
    <w:rsid w:val="007F263E"/>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E7F66"/>
    <w:rsid w:val="008F10A7"/>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73E8"/>
    <w:rsid w:val="00970FDF"/>
    <w:rsid w:val="00974DB8"/>
    <w:rsid w:val="009778B1"/>
    <w:rsid w:val="00980661"/>
    <w:rsid w:val="0098093B"/>
    <w:rsid w:val="00983858"/>
    <w:rsid w:val="009876D4"/>
    <w:rsid w:val="009914A5"/>
    <w:rsid w:val="0099548E"/>
    <w:rsid w:val="00995A5A"/>
    <w:rsid w:val="00996456"/>
    <w:rsid w:val="00996A12"/>
    <w:rsid w:val="00997B0F"/>
    <w:rsid w:val="009A0CC3"/>
    <w:rsid w:val="009A1A68"/>
    <w:rsid w:val="009A1CAD"/>
    <w:rsid w:val="009A3440"/>
    <w:rsid w:val="009A5832"/>
    <w:rsid w:val="009A5C8B"/>
    <w:rsid w:val="009A6838"/>
    <w:rsid w:val="009B24B5"/>
    <w:rsid w:val="009B4EBC"/>
    <w:rsid w:val="009B5ABB"/>
    <w:rsid w:val="009B607F"/>
    <w:rsid w:val="009B73CE"/>
    <w:rsid w:val="009C02A4"/>
    <w:rsid w:val="009C05D6"/>
    <w:rsid w:val="009C125F"/>
    <w:rsid w:val="009C2461"/>
    <w:rsid w:val="009C3ADF"/>
    <w:rsid w:val="009C6FE2"/>
    <w:rsid w:val="009C7674"/>
    <w:rsid w:val="009D004A"/>
    <w:rsid w:val="009D1B96"/>
    <w:rsid w:val="009D32B2"/>
    <w:rsid w:val="009D5880"/>
    <w:rsid w:val="009E1FD4"/>
    <w:rsid w:val="009E3B07"/>
    <w:rsid w:val="009E4736"/>
    <w:rsid w:val="009E4B9F"/>
    <w:rsid w:val="009E51D1"/>
    <w:rsid w:val="009E5531"/>
    <w:rsid w:val="009F171E"/>
    <w:rsid w:val="009F3D2F"/>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A96"/>
    <w:rsid w:val="00A51EA5"/>
    <w:rsid w:val="00A53742"/>
    <w:rsid w:val="00A557A1"/>
    <w:rsid w:val="00A559B6"/>
    <w:rsid w:val="00A60A6C"/>
    <w:rsid w:val="00A6150D"/>
    <w:rsid w:val="00A62021"/>
    <w:rsid w:val="00A63059"/>
    <w:rsid w:val="00A6315E"/>
    <w:rsid w:val="00A63AE3"/>
    <w:rsid w:val="00A651A4"/>
    <w:rsid w:val="00A71361"/>
    <w:rsid w:val="00A746E2"/>
    <w:rsid w:val="00A76B95"/>
    <w:rsid w:val="00A773C1"/>
    <w:rsid w:val="00A81FF2"/>
    <w:rsid w:val="00A83904"/>
    <w:rsid w:val="00A8564D"/>
    <w:rsid w:val="00A90016"/>
    <w:rsid w:val="00A90A79"/>
    <w:rsid w:val="00A9149F"/>
    <w:rsid w:val="00A93376"/>
    <w:rsid w:val="00A96928"/>
    <w:rsid w:val="00A96B30"/>
    <w:rsid w:val="00AA32AD"/>
    <w:rsid w:val="00AA59B5"/>
    <w:rsid w:val="00AA6D2A"/>
    <w:rsid w:val="00AA7777"/>
    <w:rsid w:val="00AA7B84"/>
    <w:rsid w:val="00AB14B1"/>
    <w:rsid w:val="00AB55F7"/>
    <w:rsid w:val="00AC0B4C"/>
    <w:rsid w:val="00AC1164"/>
    <w:rsid w:val="00AC2296"/>
    <w:rsid w:val="00AC2754"/>
    <w:rsid w:val="00AC48B0"/>
    <w:rsid w:val="00AC4ACD"/>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16DA"/>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BF5"/>
    <w:rsid w:val="00B56DBE"/>
    <w:rsid w:val="00B61E72"/>
    <w:rsid w:val="00B62999"/>
    <w:rsid w:val="00B63BE3"/>
    <w:rsid w:val="00B64885"/>
    <w:rsid w:val="00B65229"/>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A1C50"/>
    <w:rsid w:val="00BB025A"/>
    <w:rsid w:val="00BB02A4"/>
    <w:rsid w:val="00BB0798"/>
    <w:rsid w:val="00BB1270"/>
    <w:rsid w:val="00BB1E44"/>
    <w:rsid w:val="00BB5267"/>
    <w:rsid w:val="00BB52B8"/>
    <w:rsid w:val="00BB59D8"/>
    <w:rsid w:val="00BB7105"/>
    <w:rsid w:val="00BB7E69"/>
    <w:rsid w:val="00BC0961"/>
    <w:rsid w:val="00BC0CAD"/>
    <w:rsid w:val="00BC0E51"/>
    <w:rsid w:val="00BC3C1F"/>
    <w:rsid w:val="00BC41AE"/>
    <w:rsid w:val="00BC5411"/>
    <w:rsid w:val="00BC7CE7"/>
    <w:rsid w:val="00BD03E8"/>
    <w:rsid w:val="00BD295E"/>
    <w:rsid w:val="00BD3526"/>
    <w:rsid w:val="00BD4664"/>
    <w:rsid w:val="00BD5998"/>
    <w:rsid w:val="00BD7203"/>
    <w:rsid w:val="00BD7DF5"/>
    <w:rsid w:val="00BE0FBD"/>
    <w:rsid w:val="00BE1193"/>
    <w:rsid w:val="00BF47D2"/>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601C"/>
    <w:rsid w:val="00C4069E"/>
    <w:rsid w:val="00C408EC"/>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7217C"/>
    <w:rsid w:val="00C7292E"/>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A78"/>
    <w:rsid w:val="00CD7345"/>
    <w:rsid w:val="00CE372E"/>
    <w:rsid w:val="00CE497A"/>
    <w:rsid w:val="00CF0A1B"/>
    <w:rsid w:val="00CF18FD"/>
    <w:rsid w:val="00CF19F6"/>
    <w:rsid w:val="00CF20DE"/>
    <w:rsid w:val="00CF281B"/>
    <w:rsid w:val="00CF2F4F"/>
    <w:rsid w:val="00CF536D"/>
    <w:rsid w:val="00D00E7C"/>
    <w:rsid w:val="00D02E9D"/>
    <w:rsid w:val="00D03CD2"/>
    <w:rsid w:val="00D10CB8"/>
    <w:rsid w:val="00D1258F"/>
    <w:rsid w:val="00D12806"/>
    <w:rsid w:val="00D12D44"/>
    <w:rsid w:val="00D15018"/>
    <w:rsid w:val="00D158AC"/>
    <w:rsid w:val="00D16575"/>
    <w:rsid w:val="00D1694C"/>
    <w:rsid w:val="00D20F5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F99"/>
    <w:rsid w:val="00D72DC0"/>
    <w:rsid w:val="00D73CA4"/>
    <w:rsid w:val="00D73D71"/>
    <w:rsid w:val="00D74396"/>
    <w:rsid w:val="00D7577D"/>
    <w:rsid w:val="00D80284"/>
    <w:rsid w:val="00D81F71"/>
    <w:rsid w:val="00D826F8"/>
    <w:rsid w:val="00D8642D"/>
    <w:rsid w:val="00D90A5E"/>
    <w:rsid w:val="00D91A68"/>
    <w:rsid w:val="00D95A68"/>
    <w:rsid w:val="00D97A3E"/>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D7830"/>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6188"/>
    <w:rsid w:val="00E664FB"/>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2B3"/>
    <w:rsid w:val="00F2190B"/>
    <w:rsid w:val="00F228B5"/>
    <w:rsid w:val="00F2389C"/>
    <w:rsid w:val="00F25C67"/>
    <w:rsid w:val="00F275EF"/>
    <w:rsid w:val="00F30DFF"/>
    <w:rsid w:val="00F32B80"/>
    <w:rsid w:val="00F340EB"/>
    <w:rsid w:val="00F35285"/>
    <w:rsid w:val="00F42369"/>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3AFE"/>
    <w:rsid w:val="00F777D3"/>
    <w:rsid w:val="00F81B52"/>
    <w:rsid w:val="00F83973"/>
    <w:rsid w:val="00F87FA3"/>
    <w:rsid w:val="00F90D61"/>
    <w:rsid w:val="00F93D8C"/>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F3A"/>
    <w:rsid w:val="00FD03FE"/>
    <w:rsid w:val="00FD126E"/>
    <w:rsid w:val="00FD3C36"/>
    <w:rsid w:val="00FD4D8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003BF0-E3DE-4B8B-B0F4-85FDA4865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134</TotalTime>
  <Pages>28</Pages>
  <Words>29128</Words>
  <Characters>166033</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9477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87</cp:revision>
  <cp:lastPrinted>2011-07-22T14:54:00Z</cp:lastPrinted>
  <dcterms:created xsi:type="dcterms:W3CDTF">2016-10-31T18:29:00Z</dcterms:created>
  <dcterms:modified xsi:type="dcterms:W3CDTF">2016-11-02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2W6vk0CJ"/&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